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7D71B39" w14:textId="0E8416E5" w:rsidR="008356EB" w:rsidRPr="0029022A" w:rsidRDefault="00685B47" w:rsidP="00685B47">
      <w:pPr>
        <w:jc w:val="center"/>
        <w:rPr>
          <w:b/>
          <w:bCs/>
        </w:rPr>
      </w:pPr>
      <w:r w:rsidRPr="0029022A">
        <w:rPr>
          <w:b/>
          <w:bCs/>
        </w:rPr>
        <w:t>Unit 10 exercise</w:t>
      </w:r>
      <w:r w:rsidR="0029022A" w:rsidRPr="0029022A">
        <w:rPr>
          <w:b/>
          <w:bCs/>
        </w:rPr>
        <w:t xml:space="preserve"> – Ontology develo</w:t>
      </w:r>
      <w:r w:rsidR="0029022A">
        <w:rPr>
          <w:b/>
          <w:bCs/>
        </w:rPr>
        <w:t>pment using Protégé</w:t>
      </w:r>
    </w:p>
    <w:p w14:paraId="2E093946" w14:textId="583CA418" w:rsidR="00685B47" w:rsidRDefault="00685B47" w:rsidP="00685B47">
      <w:r w:rsidRPr="00685B47">
        <w:t xml:space="preserve">I </w:t>
      </w:r>
      <w:r w:rsidRPr="00685B47">
        <w:t xml:space="preserve">read </w:t>
      </w:r>
      <w:r w:rsidRPr="00685B47">
        <w:t>section 4.1.2 of Debellis</w:t>
      </w:r>
      <w:r w:rsidR="00A1462F">
        <w:t xml:space="preserve"> </w:t>
      </w:r>
      <w:r w:rsidR="00A1462F">
        <w:fldChar w:fldCharType="begin"/>
      </w:r>
      <w:r w:rsidR="00A1462F">
        <w:instrText xml:space="preserve"> ADDIN ZOTERO_ITEM CSL_CITATION {"citationID":"W2mXEB71","properties":{"formattedCitation":"(Debellis, no date)","plainCitation":"(Debellis, no date)","noteIndex":0},"citationItems":[{"id":649,"uris":["http://zotero.org/users/local/kYTWq1ZA/items/XQQGKYVN"],"itemData":{"id":649,"type":"book","title":"A Practical Guide to Building OWL Ontologies Using Protégé 5.5 and Plugins","author":[{"family":"Debellis","given":"Michael"}]}}],"schema":"https://github.com/citation-style-language/schema/raw/master/csl-citation.json"} </w:instrText>
      </w:r>
      <w:r w:rsidR="00A1462F">
        <w:fldChar w:fldCharType="separate"/>
      </w:r>
      <w:r w:rsidR="00A1462F" w:rsidRPr="00AC3049">
        <w:rPr>
          <w:rFonts w:ascii="Aptos" w:hAnsi="Aptos"/>
        </w:rPr>
        <w:t>(Debellis, no date)</w:t>
      </w:r>
      <w:r w:rsidR="00A1462F">
        <w:fldChar w:fldCharType="end"/>
      </w:r>
      <w:r w:rsidRPr="00685B47">
        <w:t>,</w:t>
      </w:r>
      <w:r>
        <w:t xml:space="preserve"> and worked through exercises 22-26 (as shown below).</w:t>
      </w:r>
    </w:p>
    <w:p w14:paraId="1B11B927" w14:textId="77777777" w:rsidR="00685B47" w:rsidRDefault="00685B47" w:rsidP="00685B47"/>
    <w:p w14:paraId="54005473" w14:textId="41592427" w:rsidR="00A1462F" w:rsidRPr="00A1462F" w:rsidRDefault="0029022A" w:rsidP="00685B47">
      <w:pPr>
        <w:rPr>
          <w:b/>
          <w:bCs/>
        </w:rPr>
      </w:pPr>
      <w:r w:rsidRPr="0029022A">
        <w:rPr>
          <w:b/>
          <w:bCs/>
        </w:rPr>
        <w:t xml:space="preserve">Exercise 22: Create a Defined Class called </w:t>
      </w:r>
      <w:proofErr w:type="spellStart"/>
      <w:r w:rsidRPr="0029022A">
        <w:rPr>
          <w:b/>
          <w:bCs/>
        </w:rPr>
        <w:t>VegetarianPizza</w:t>
      </w:r>
      <w:proofErr w:type="spellEnd"/>
      <w:r w:rsidRPr="0029022A">
        <w:rPr>
          <w:b/>
          <w:bCs/>
        </w:rPr>
        <w:drawing>
          <wp:inline distT="0" distB="0" distL="0" distR="0" wp14:anchorId="1B813246" wp14:editId="2FF91023">
            <wp:extent cx="5731510" cy="3361055"/>
            <wp:effectExtent l="0" t="0" r="2540" b="0"/>
            <wp:docPr id="1224917035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4917035" name="Picture 1" descr="A screenshot of a computer&#10;&#10;AI-generated content may be incorrect.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61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2C53BA" w14:textId="1CC68D59" w:rsidR="00A1462F" w:rsidRPr="00A1462F" w:rsidRDefault="0029022A" w:rsidP="00685B47">
      <w:pPr>
        <w:rPr>
          <w:b/>
          <w:bCs/>
        </w:rPr>
      </w:pPr>
      <w:r w:rsidRPr="0029022A">
        <w:rPr>
          <w:b/>
          <w:bCs/>
        </w:rPr>
        <w:t xml:space="preserve">Exercise 23: Add a Closure Axiom on the </w:t>
      </w:r>
      <w:proofErr w:type="spellStart"/>
      <w:r w:rsidRPr="0029022A">
        <w:rPr>
          <w:b/>
          <w:bCs/>
        </w:rPr>
        <w:t>hasTopping</w:t>
      </w:r>
      <w:proofErr w:type="spellEnd"/>
      <w:r w:rsidRPr="0029022A">
        <w:rPr>
          <w:b/>
          <w:bCs/>
        </w:rPr>
        <w:t xml:space="preserve"> Property for </w:t>
      </w:r>
      <w:proofErr w:type="spellStart"/>
      <w:r w:rsidRPr="0029022A">
        <w:rPr>
          <w:b/>
          <w:bCs/>
        </w:rPr>
        <w:t>MargheritaPizza</w:t>
      </w:r>
      <w:proofErr w:type="spellEnd"/>
    </w:p>
    <w:p w14:paraId="098B4A33" w14:textId="096CDDB4" w:rsidR="00A1462F" w:rsidRPr="00A1462F" w:rsidRDefault="0029022A" w:rsidP="00685B47">
      <w:pPr>
        <w:rPr>
          <w:b/>
          <w:bCs/>
        </w:rPr>
      </w:pPr>
      <w:r w:rsidRPr="0029022A">
        <w:rPr>
          <w:b/>
          <w:bCs/>
        </w:rPr>
        <w:drawing>
          <wp:inline distT="0" distB="0" distL="0" distR="0" wp14:anchorId="30820AC6" wp14:editId="18928694">
            <wp:extent cx="5731510" cy="3253105"/>
            <wp:effectExtent l="0" t="0" r="2540" b="4445"/>
            <wp:docPr id="84824534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824534" name="Picture 1" descr="A screenshot of a computer&#10;&#10;AI-generated content may be incorrect.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53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C224CC" w14:textId="77777777" w:rsidR="0029022A" w:rsidRDefault="0029022A">
      <w:pPr>
        <w:rPr>
          <w:b/>
          <w:bCs/>
        </w:rPr>
      </w:pPr>
      <w:r>
        <w:rPr>
          <w:b/>
          <w:bCs/>
        </w:rPr>
        <w:br w:type="page"/>
      </w:r>
    </w:p>
    <w:p w14:paraId="66AC0100" w14:textId="770A934F" w:rsidR="00A1462F" w:rsidRPr="00A1462F" w:rsidRDefault="0029022A" w:rsidP="00685B47">
      <w:pPr>
        <w:rPr>
          <w:b/>
          <w:bCs/>
        </w:rPr>
      </w:pPr>
      <w:r w:rsidRPr="0029022A">
        <w:rPr>
          <w:b/>
          <w:bCs/>
        </w:rPr>
        <w:lastRenderedPageBreak/>
        <w:t>Exercise 24: Create an Enumerated Class to Represent the Spiciness of a Pizza</w:t>
      </w:r>
    </w:p>
    <w:p w14:paraId="235C8406" w14:textId="2E7F3AB9" w:rsidR="0029022A" w:rsidRDefault="0029022A" w:rsidP="00685B47">
      <w:pPr>
        <w:rPr>
          <w:b/>
          <w:bCs/>
        </w:rPr>
      </w:pPr>
      <w:r w:rsidRPr="0029022A">
        <w:rPr>
          <w:b/>
          <w:bCs/>
        </w:rPr>
        <w:drawing>
          <wp:inline distT="0" distB="0" distL="0" distR="0" wp14:anchorId="61FCA75F" wp14:editId="0EE1F180">
            <wp:extent cx="5731510" cy="3254375"/>
            <wp:effectExtent l="0" t="0" r="2540" b="3175"/>
            <wp:docPr id="1751196352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1196352" name="Picture 1" descr="A screenshot of a computer&#10;&#10;AI-generated content may be incorrect.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53D022" w14:textId="77777777" w:rsidR="0029022A" w:rsidRDefault="0029022A" w:rsidP="00685B47">
      <w:pPr>
        <w:rPr>
          <w:b/>
          <w:bCs/>
        </w:rPr>
      </w:pPr>
    </w:p>
    <w:p w14:paraId="5211EC4B" w14:textId="071D40A0" w:rsidR="00A1462F" w:rsidRDefault="0029022A" w:rsidP="00685B47">
      <w:pPr>
        <w:rPr>
          <w:b/>
          <w:bCs/>
        </w:rPr>
      </w:pPr>
      <w:r w:rsidRPr="0029022A">
        <w:rPr>
          <w:b/>
          <w:bCs/>
        </w:rPr>
        <w:t xml:space="preserve">Exercise 25: Create and </w:t>
      </w:r>
      <w:proofErr w:type="gramStart"/>
      <w:r w:rsidRPr="0029022A">
        <w:rPr>
          <w:b/>
          <w:bCs/>
        </w:rPr>
        <w:t>Use</w:t>
      </w:r>
      <w:proofErr w:type="gramEnd"/>
      <w:r w:rsidRPr="0029022A">
        <w:rPr>
          <w:b/>
          <w:bCs/>
        </w:rPr>
        <w:t xml:space="preserve"> the </w:t>
      </w:r>
      <w:proofErr w:type="spellStart"/>
      <w:r w:rsidRPr="0029022A">
        <w:rPr>
          <w:b/>
          <w:bCs/>
        </w:rPr>
        <w:t>hasSpiciness</w:t>
      </w:r>
      <w:proofErr w:type="spellEnd"/>
      <w:r w:rsidRPr="0029022A">
        <w:rPr>
          <w:b/>
          <w:bCs/>
        </w:rPr>
        <w:t xml:space="preserve"> Property</w:t>
      </w:r>
    </w:p>
    <w:p w14:paraId="58E00D28" w14:textId="0433FEC7" w:rsidR="0029022A" w:rsidRPr="00A1462F" w:rsidRDefault="0029022A" w:rsidP="00685B47">
      <w:pPr>
        <w:rPr>
          <w:b/>
          <w:bCs/>
        </w:rPr>
      </w:pPr>
      <w:r w:rsidRPr="0029022A">
        <w:rPr>
          <w:b/>
          <w:bCs/>
        </w:rPr>
        <w:drawing>
          <wp:inline distT="0" distB="0" distL="0" distR="0" wp14:anchorId="59C1D55C" wp14:editId="6DB8244C">
            <wp:extent cx="5731510" cy="3355975"/>
            <wp:effectExtent l="0" t="0" r="2540" b="0"/>
            <wp:docPr id="1533091800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3091800" name="Picture 1" descr="A screenshot of a computer&#10;&#10;AI-generated content may be incorrect.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55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CCCD34" w14:textId="77777777" w:rsidR="0029022A" w:rsidRDefault="0029022A">
      <w:pPr>
        <w:rPr>
          <w:b/>
          <w:bCs/>
        </w:rPr>
      </w:pPr>
      <w:r>
        <w:rPr>
          <w:b/>
          <w:bCs/>
        </w:rPr>
        <w:br w:type="page"/>
      </w:r>
    </w:p>
    <w:p w14:paraId="49C0FC38" w14:textId="200931EB" w:rsidR="00A1462F" w:rsidRDefault="0029022A" w:rsidP="00685B47">
      <w:r w:rsidRPr="0029022A">
        <w:rPr>
          <w:b/>
          <w:bCs/>
        </w:rPr>
        <w:lastRenderedPageBreak/>
        <w:t xml:space="preserve">Exercise 26: Create an </w:t>
      </w:r>
      <w:proofErr w:type="spellStart"/>
      <w:r w:rsidRPr="0029022A">
        <w:rPr>
          <w:b/>
          <w:bCs/>
        </w:rPr>
        <w:t>InterestingPizza</w:t>
      </w:r>
      <w:proofErr w:type="spellEnd"/>
      <w:r w:rsidRPr="0029022A">
        <w:rPr>
          <w:b/>
          <w:bCs/>
        </w:rPr>
        <w:t xml:space="preserve"> that has at least three toppings</w:t>
      </w:r>
    </w:p>
    <w:p w14:paraId="1133D266" w14:textId="62D5650F" w:rsidR="00685B47" w:rsidRDefault="0029022A" w:rsidP="00685B47">
      <w:r w:rsidRPr="0029022A">
        <w:drawing>
          <wp:inline distT="0" distB="0" distL="0" distR="0" wp14:anchorId="2F92C9FD" wp14:editId="1C50D5C6">
            <wp:extent cx="5731510" cy="3354070"/>
            <wp:effectExtent l="0" t="0" r="2540" b="0"/>
            <wp:docPr id="1322496602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2496602" name="Picture 1" descr="A screenshot of a computer&#10;&#10;AI-generated content may be incorrect.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354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96FE17" w14:textId="77777777" w:rsidR="0029022A" w:rsidRDefault="0029022A" w:rsidP="00685B47"/>
    <w:p w14:paraId="5A4B1E11" w14:textId="77777777" w:rsidR="00A1462F" w:rsidRPr="00A1462F" w:rsidRDefault="00A1462F" w:rsidP="00A1462F">
      <w:pPr>
        <w:rPr>
          <w:b/>
          <w:bCs/>
        </w:rPr>
      </w:pPr>
      <w:r w:rsidRPr="00A1462F">
        <w:rPr>
          <w:b/>
          <w:bCs/>
        </w:rPr>
        <w:t>References:</w:t>
      </w:r>
    </w:p>
    <w:p w14:paraId="0ECD5D54" w14:textId="77777777" w:rsidR="00A1462F" w:rsidRPr="00AC3049" w:rsidRDefault="00A1462F" w:rsidP="00A1462F">
      <w:pPr>
        <w:pStyle w:val="Bibliography"/>
        <w:rPr>
          <w:rFonts w:ascii="Aptos" w:hAnsi="Aptos"/>
        </w:rPr>
      </w:pPr>
      <w:r>
        <w:rPr>
          <w:lang w:val="pt-PT"/>
        </w:rPr>
        <w:fldChar w:fldCharType="begin"/>
      </w:r>
      <w:r w:rsidRPr="00AC3049">
        <w:instrText xml:space="preserve"> ADDIN ZOTERO_BIBL {"uncited":[],"omitted":[],"custom":[]} CSL_BIBLIOGRAPHY </w:instrText>
      </w:r>
      <w:r>
        <w:rPr>
          <w:lang w:val="pt-PT"/>
        </w:rPr>
        <w:fldChar w:fldCharType="separate"/>
      </w:r>
      <w:r w:rsidRPr="00AC3049">
        <w:rPr>
          <w:rFonts w:ascii="Aptos" w:hAnsi="Aptos"/>
        </w:rPr>
        <w:t xml:space="preserve">Debellis, M. (no date) </w:t>
      </w:r>
      <w:r w:rsidRPr="00AC3049">
        <w:rPr>
          <w:rFonts w:ascii="Aptos" w:hAnsi="Aptos"/>
          <w:i/>
          <w:iCs/>
        </w:rPr>
        <w:t>A Practical Guide to Building OWL Ontologies Using Protégé 5.5 and Plugins</w:t>
      </w:r>
      <w:r w:rsidRPr="00AC3049">
        <w:rPr>
          <w:rFonts w:ascii="Aptos" w:hAnsi="Aptos"/>
        </w:rPr>
        <w:t>.</w:t>
      </w:r>
    </w:p>
    <w:p w14:paraId="0DA9FE5E" w14:textId="7782093F" w:rsidR="00685B47" w:rsidRPr="00685B47" w:rsidRDefault="00A1462F" w:rsidP="00A1462F">
      <w:r>
        <w:rPr>
          <w:lang w:val="pt-PT"/>
        </w:rPr>
        <w:fldChar w:fldCharType="end"/>
      </w:r>
    </w:p>
    <w:sectPr w:rsidR="00685B47" w:rsidRPr="00685B4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5B47"/>
    <w:rsid w:val="00251AFE"/>
    <w:rsid w:val="0029022A"/>
    <w:rsid w:val="004B205C"/>
    <w:rsid w:val="00685B47"/>
    <w:rsid w:val="006F2EAC"/>
    <w:rsid w:val="007F0C5B"/>
    <w:rsid w:val="008356EB"/>
    <w:rsid w:val="00883FCD"/>
    <w:rsid w:val="008A63AD"/>
    <w:rsid w:val="00951D80"/>
    <w:rsid w:val="00A1462F"/>
    <w:rsid w:val="00E734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4CEB68"/>
  <w15:chartTrackingRefBased/>
  <w15:docId w15:val="{735888B7-A0DC-4A24-A44D-15CD8B7640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85B4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85B4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85B4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85B4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85B4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85B4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85B4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85B4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85B4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85B4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85B4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85B4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85B4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85B4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85B4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85B4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85B4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85B4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85B4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85B4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85B4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85B4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85B4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85B4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85B4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85B4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85B4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85B4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85B47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semiHidden/>
    <w:unhideWhenUsed/>
    <w:rsid w:val="00A1462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10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3</Pages>
  <Words>184</Words>
  <Characters>1054</Characters>
  <Application>Microsoft Office Word</Application>
  <DocSecurity>0</DocSecurity>
  <Lines>8</Lines>
  <Paragraphs>2</Paragraphs>
  <ScaleCrop>false</ScaleCrop>
  <Company/>
  <LinksUpToDate>false</LinksUpToDate>
  <CharactersWithSpaces>12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orim, Guilherme</dc:creator>
  <cp:keywords/>
  <dc:description/>
  <cp:lastModifiedBy>Amorim, Guilherme</cp:lastModifiedBy>
  <cp:revision>4</cp:revision>
  <cp:lastPrinted>2025-07-19T16:01:00Z</cp:lastPrinted>
  <dcterms:created xsi:type="dcterms:W3CDTF">2025-07-19T15:53:00Z</dcterms:created>
  <dcterms:modified xsi:type="dcterms:W3CDTF">2025-07-19T16:01:00Z</dcterms:modified>
</cp:coreProperties>
</file>